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134FE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134FE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134FEB">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134FE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134FEB">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134FEB">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134FE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134FEB">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134FEB">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134FEB">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134FEB">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134FEB">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134FEB">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134FEB">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134FEB">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134FEB">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134FEB">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134FEB">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134FEB">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134FEB">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134FEB">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134FEB">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134FEB">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527A49">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134FEB">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527A4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contribute to adaptation, and (ii) </w:t>
      </w:r>
      <w:r w:rsidR="00527A49">
        <w:t>allow</w:t>
      </w:r>
      <w:r>
        <w:t xml:space="preserve"> the MSB evolve from a mutation-free population.</w:t>
      </w:r>
      <w:r w:rsidR="001968C9">
        <w:t xml:space="preserve"> We also use this simulation model to study competitions between the different mutational strategies.</w:t>
      </w:r>
    </w:p>
    <w:p w:rsidR="002F4E2F" w:rsidRDefault="00CA7DA9" w:rsidP="00527A49">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AA2FA4">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825A24">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w:t>
      </w:r>
      <w:proofErr w:type="spellStart"/>
      <w:r w:rsidR="00BD0663">
        <w:t>pectively</w:t>
      </w:r>
      <w:proofErr w:type="spellEnd"/>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D0663">
        <w:t xml:space="preserve">this offspring is also mutation 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5F6C08">
        <w:t>,</w:t>
      </w:r>
      <w:r w:rsidR="002D7506">
        <w:t xml:space="preserve"> </w:t>
      </w:r>
      <w:r w:rsidR="00825A24">
        <w:t>can be calculated from the frequencies of the parents and the mutation probabilitie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BD0663">
            <w:pPr>
              <w:spacing w:line="480" w:lineRule="auto"/>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825A24">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 xml:space="preserve">the </w:t>
      </w:r>
      <w:r w:rsidR="00825A24">
        <w:t>probability that a random offspring is a double mutant</w:t>
      </w:r>
      <w:r w:rsidR="00825A24">
        <w:t xml:space="preserve">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134FE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134FEB">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lastRenderedPageBreak/>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B5572">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Pr="007B5572">
        <w:rPr>
          <w:highlight w:val="red"/>
        </w:rPr>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X</w:t>
      </w:r>
      <w:r w:rsidR="007B5572" w:rsidRPr="007B5572">
        <w:t xml:space="preserve">, </w:t>
      </w:r>
      <w:proofErr w:type="spellStart"/>
      <w:r w:rsidR="007B5572">
        <w:rPr>
          <w:i/>
          <w:iCs/>
        </w:rPr>
        <w:t>Ab</w:t>
      </w:r>
      <w:proofErr w:type="spellEnd"/>
      <w:r w:rsidR="007B5572">
        <w:rPr>
          <w:i/>
          <w:iCs/>
        </w:rPr>
        <w:t>/X</w:t>
      </w:r>
      <w:r w:rsidR="007B5572" w:rsidRPr="007B5572">
        <w:t>,</w:t>
      </w:r>
      <w:r w:rsidR="007B5572">
        <w:rPr>
          <w:i/>
          <w:iCs/>
        </w:rPr>
        <w:t xml:space="preserve"> </w:t>
      </w:r>
      <w:proofErr w:type="spellStart"/>
      <w:r w:rsidR="007B5572">
        <w:rPr>
          <w:i/>
          <w:iCs/>
        </w:rPr>
        <w:t>aB</w:t>
      </w:r>
      <w:proofErr w:type="spellEnd"/>
      <w:r w:rsidR="007B5572">
        <w:rPr>
          <w:i/>
          <w:iCs/>
        </w:rPr>
        <w:t>/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134FEB">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7B5572">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921CC9">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lastRenderedPageBreak/>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134FEB">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134FE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134FE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w:t>
      </w:r>
      <w:r w:rsidR="009040D1">
        <w:rPr>
          <w:lang w:bidi="hi-IN"/>
        </w:rPr>
        <w:lastRenderedPageBreak/>
        <w:t>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2A0DCC">
      <w:pPr>
        <w:pStyle w:val="Heading2"/>
        <w:spacing w:line="480" w:lineRule="auto"/>
      </w:pPr>
      <w:bookmarkStart w:id="10" w:name="_Ref374010899"/>
      <w:r w:rsidRPr="00AE0A66">
        <w:t>Effect of environmental stress</w:t>
      </w:r>
      <w:bookmarkEnd w:id="10"/>
    </w:p>
    <w:p w:rsidR="0081579B" w:rsidRDefault="00FA72C5" w:rsidP="004E7076">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carbon source can create a new niche without affecting the well-being of the current population</w:t>
      </w:r>
      <w:r w:rsidR="003A2920">
        <w:t xml:space="preserve">. </w:t>
      </w:r>
      <w:r w:rsidR="0081579B">
        <w:t>In that scenario</w:t>
      </w:r>
      <w:r w:rsidR="003A2920">
        <w:t xml:space="preserv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6B781F" w:rsidRDefault="003A2920" w:rsidP="006B781F">
      <w:pPr>
        <w:spacing w:line="480" w:lineRule="auto"/>
        <w:rPr>
          <w:vertAlign w:val="subscript"/>
        </w:rPr>
      </w:pPr>
      <w:r>
        <w:lastRenderedPageBreak/>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t xml:space="preserve">the introduction of an </w:t>
      </w:r>
      <w:r w:rsidR="00042973">
        <w:t>antibiotic drug</w:t>
      </w:r>
      <w:r w:rsidR="0081579B">
        <w:t xml:space="preserve"> which not only creates an opportunity for adaptation but also affects the well-being of the current population</w:t>
      </w:r>
      <w:r w:rsidR="00FA72C5">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w:t>
      </w:r>
      <w:r w:rsidR="0038712A">
        <w:t xml:space="preserve">either </w:t>
      </w:r>
      <w:r w:rsidR="00683B42">
        <w:t xml:space="preserve">the </w:t>
      </w:r>
      <w:proofErr w:type="spellStart"/>
      <w:r w:rsidR="00683B42">
        <w:t>wildtype</w:t>
      </w:r>
      <w:proofErr w:type="spellEnd"/>
      <w:r w:rsidR="00683B42">
        <w:t xml:space="preserve"> </w:t>
      </w:r>
      <w:proofErr w:type="spellStart"/>
      <w:r w:rsidR="00683B42">
        <w:rPr>
          <w:i/>
          <w:iCs/>
        </w:rPr>
        <w:t>ab</w:t>
      </w:r>
      <w:proofErr w:type="spellEnd"/>
      <w:r w:rsidR="0038712A">
        <w:t xml:space="preserve"> or the non-resistant single mutant </w:t>
      </w:r>
      <w:proofErr w:type="spellStart"/>
      <w:r w:rsidR="0038712A">
        <w:rPr>
          <w:i/>
          <w:iCs/>
        </w:rPr>
        <w:t>Ab</w:t>
      </w:r>
      <w:proofErr w:type="spellEnd"/>
      <w:r w:rsidR="0038712A">
        <w:t xml:space="preserve"> and </w:t>
      </w:r>
      <w:proofErr w:type="spellStart"/>
      <w:r w:rsidR="0038712A">
        <w:rPr>
          <w:i/>
          <w:iCs/>
        </w:rPr>
        <w:t>aB</w:t>
      </w:r>
      <w:r w:rsidR="00683B42">
        <w:t>.</w:t>
      </w:r>
      <w:proofErr w:type="spellEnd"/>
      <w:r w:rsidR="00683B42">
        <w:t xml:space="preserve"> Moreover, in this scenario the </w:t>
      </w:r>
      <w:proofErr w:type="spellStart"/>
      <w:r w:rsidR="00683B42">
        <w:t>wildtype</w:t>
      </w:r>
      <w:proofErr w:type="spellEnd"/>
      <w:r w:rsidR="00683B42">
        <w:t xml:space="preserve"> is also under stress: formally, individuals with fitness </w:t>
      </w:r>
      <w:r w:rsidR="00683B42" w:rsidRPr="0038712A">
        <w:t>lower</w:t>
      </w:r>
      <w:r w:rsidR="0038712A">
        <w:t xml:space="preserve"> than</w:t>
      </w:r>
      <w:r w:rsidR="00683B42" w:rsidRPr="0038712A">
        <w:t xml:space="preserve">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Pr="006B781F" w:rsidRDefault="002C54C0" w:rsidP="006B781F">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134FE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1"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1"/>
          </w:p>
        </w:tc>
      </w:tr>
    </w:tbl>
    <w:p w:rsidR="00290173" w:rsidRDefault="00290173" w:rsidP="0008011F">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 which 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2"/>
          </w:p>
        </w:tc>
      </w:tr>
    </w:tbl>
    <w:p w:rsidR="00B32510" w:rsidRDefault="00042973" w:rsidP="0008011F">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3E68BE">
      <w:pPr>
        <w:pStyle w:val="Heading2"/>
        <w:spacing w:line="480" w:lineRule="auto"/>
      </w:pPr>
      <w:bookmarkStart w:id="13" w:name="_Ref374377810"/>
      <w:r>
        <w:t>Relationship</w:t>
      </w:r>
      <w:r w:rsidR="003E68BE">
        <w:t>s</w:t>
      </w:r>
      <w:r>
        <w:t xml:space="preserve"> between stress and mutation</w:t>
      </w:r>
      <w:bookmarkEnd w:id="13"/>
      <w:r>
        <w:t xml:space="preserve"> </w:t>
      </w:r>
    </w:p>
    <w:p w:rsidR="00FD35E1" w:rsidRPr="00FD35E1" w:rsidRDefault="00FD35E1" w:rsidP="003E68BE">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134FEB">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D0663" w:rsidP="00FD35E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ω</m:t>
                  </m:r>
                </m:sub>
              </m:sSub>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343645">
            <w:pPr>
              <w:spacing w:line="480" w:lineRule="auto"/>
            </w:pPr>
            <w:r>
              <w:t>(</w:t>
            </w:r>
            <w:r>
              <w:fldChar w:fldCharType="begin"/>
            </w:r>
            <w:r w:rsidRPr="0095303A">
              <w:instrText xml:space="preserve"> SEQ Equation </w:instrText>
            </w:r>
            <w:r>
              <w:fldChar w:fldCharType="separate"/>
            </w:r>
            <w:r>
              <w:rPr>
                <w:noProof/>
              </w:rPr>
              <w:t>10</w:t>
            </w:r>
            <w:r>
              <w:rPr>
                <w:noProof/>
              </w:rPr>
              <w:fldChar w:fldCharType="end"/>
            </w:r>
            <w:r>
              <w:t>)</w:t>
            </w:r>
          </w:p>
        </w:tc>
      </w:tr>
    </w:tbl>
    <w:p w:rsidR="002825FD" w:rsidRPr="002825FD" w:rsidRDefault="002825FD" w:rsidP="0066767E">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66767E">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Pr="002825FD">
        <w:t xml:space="preserve">Figure </w:t>
      </w:r>
      <w:r w:rsidRPr="002825FD">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w:t>
      </w:r>
      <w:r w:rsidR="0066767E">
        <w:rPr>
          <w:lang w:bidi="hi-IN"/>
        </w:rPr>
        <w:t xml:space="preserve"> (where the 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w:t>
      </w:r>
      <w:r w:rsidR="00463A01">
        <w:rPr>
          <w:lang w:bidi="hi-IN"/>
        </w:rPr>
        <w:lastRenderedPageBreak/>
        <w:t xml:space="preserve">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 MERGEFORMAT </w:instrText>
      </w:r>
      <w:r w:rsidR="00463A01" w:rsidRPr="002825FD">
        <w:rPr>
          <w:lang w:bidi="hi-IN"/>
        </w:rPr>
      </w:r>
      <w:r w:rsidR="00463A01" w:rsidRPr="002825FD">
        <w:rPr>
          <w:lang w:bidi="hi-IN"/>
        </w:rPr>
        <w:fldChar w:fldCharType="separate"/>
      </w:r>
      <w:r w:rsidR="00463A01" w:rsidRPr="002825FD">
        <w:t xml:space="preserve">Figure </w:t>
      </w:r>
      <w:r w:rsidR="00463A01" w:rsidRPr="002825FD">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F60029">
      <w:pPr>
        <w:pStyle w:val="Heading2"/>
        <w:spacing w:line="480" w:lineRule="auto"/>
      </w:pPr>
      <w:r>
        <w:t>Competitions between mutational strategies</w:t>
      </w:r>
    </w:p>
    <w:p w:rsidR="00F60029" w:rsidRDefault="00343645" w:rsidP="00B41C05">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F60029" w:rsidRPr="00F60029">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F60029">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134FEB">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w:t>
      </w:r>
      <w:r>
        <w:rPr>
          <w:lang w:bidi="hi-IN"/>
        </w:rPr>
        <w:lastRenderedPageBreak/>
        <w:t xml:space="preserve">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134FE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134FEB">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134FEB">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w:t>
      </w:r>
      <w:r w:rsidR="00ED111F">
        <w:rPr>
          <w:lang w:bidi="hi-IN"/>
        </w:rPr>
        <w:lastRenderedPageBreak/>
        <w:t xml:space="preserve">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134FE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134FEB" w:rsidRDefault="00D84632" w:rsidP="00134FEB">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in population mean fitness </w:t>
      </w:r>
      <w:r w:rsidR="00134FEB">
        <w:rPr>
          <w:lang w:bidi="hi-IN"/>
        </w:rPr>
        <w:fldChar w:fldCharType="begin" w:fldLock="1"/>
      </w:r>
      <w:r w:rsidR="00134FEB">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134FEB">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B41C05">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134FEB">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134FE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134FEB">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134FEB">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134FE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w:t>
      </w:r>
      <w:r w:rsidR="008A3174">
        <w:rPr>
          <w:lang w:bidi="hi-IN"/>
        </w:rPr>
        <w:lastRenderedPageBreak/>
        <w:t xml:space="preserve">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8B7326">
        <w:rPr>
          <w:lang w:bidi="hi-IN"/>
        </w:rPr>
        <w:t xml:space="preserve"> (</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B7326" w:rsidRPr="008B7326">
        <w:rPr>
          <w:lang w:bidi="hi-IN"/>
        </w:rPr>
        <w:t>Figure 5</w:t>
      </w:r>
      <w:r w:rsidR="008B7326">
        <w:rPr>
          <w:lang w:bidi="hi-IN"/>
        </w:rPr>
        <w:fldChar w:fldCharType="end"/>
      </w:r>
      <w:r w:rsidR="008B7326">
        <w:rPr>
          <w:lang w:bidi="hi-IN"/>
        </w:rPr>
        <w:t>)</w:t>
      </w:r>
      <w:r w:rsidR="00D76319">
        <w:rPr>
          <w:lang w:bidi="hi-IN"/>
        </w:rPr>
        <w:t>.</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134FEB">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134FEB">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134FEB">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134FEB">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134FEB">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134FEB">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134FEB">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134FEB">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134FEB">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lastRenderedPageBreak/>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134FE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134FEB">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 xml:space="preserve">This research has been supported in part by the </w:t>
      </w:r>
      <w:r w:rsidR="00B25D55" w:rsidRPr="00EF44A6">
        <w:lastRenderedPageBreak/>
        <w:t>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134FEB" w:rsidRPr="00134FEB" w:rsidRDefault="007F0A97">
      <w:pPr>
        <w:pStyle w:val="NormalWeb"/>
        <w:divId w:val="1654094021"/>
        <w:rPr>
          <w:rFonts w:ascii="Palatino Linotype" w:hAnsi="Palatino Linotype"/>
          <w:noProof/>
          <w:sz w:val="22"/>
        </w:rPr>
      </w:pPr>
      <w:r>
        <w:fldChar w:fldCharType="begin" w:fldLock="1"/>
      </w:r>
      <w:r>
        <w:instrText xml:space="preserve">ADDIN Mendeley Bibliography CSL_BIBLIOGRAPHY </w:instrText>
      </w:r>
      <w:r>
        <w:fldChar w:fldCharType="separate"/>
      </w:r>
      <w:r w:rsidR="00134FEB" w:rsidRPr="00134FEB">
        <w:rPr>
          <w:rFonts w:ascii="Palatino Linotype" w:hAnsi="Palatino Linotype"/>
          <w:noProof/>
          <w:sz w:val="22"/>
        </w:rPr>
        <w:t>Agrawal, A. F. 2002. Genetic loads under fitness-dependent mutation rates. J. Evol. Biol. 15:1004–1010. Wiley Online Library.</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Berg, O. G. 1996. Selection intensity for codon bias and the effective population size of Escherichia coli. Genetics 142:1379–8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Bjedov, I., O. Tenaillon, B. Gérard, V. Souza, E. Denamur, M. Radman, F. Taddei, and I. Matic. 2003. Stress-induced mutagenesis in bacteria. Science (80-. ). 300:1404–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Bristow, R. G., and R. P. Hill. 2008. Hypoxia and metabolism: Hypoxia, DNA repair and genetic instability. Nat. Rev. Cancer 8:180–92. Nature Publishing Group.</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airns, J., J. Overbaugh, and S. Miller. 1988. The origin of mutants. Nature 335:142–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irz, R. T., and F. E. Romesberg. 2007. Controlling mutation: intervening in evolution as a therapeutic strategy. Crit. Rev. Biochem. Mol. Biol. 42:341–5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oyne, J. A., N. H. Barton, and M. Turelli. 2000. Is Wright’s shifting balance process important in evolution? Evolution (N. Y). 54:306–31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Crow, J. F., W. R. Engels, and C. Denniston. 1990. Phase Three of Wright’s Shifting-Balance Theory. Evolution (N. Y). 44:233.</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awson, K. J. 1998. Evolutionarily stable mutation rates. J. Theor. Biol. 194:143–5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e Visser, J. A. G. M. 2002. The fate of microbial mutators. Microbiology 148:1247–5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Denamur, E., and I. Matic. 2006. Evolution of mutation rates in bacteria. Mol. Microbiol. 60:820–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Drake, J. W., B. Charlesworth, D. Charlesworth, and J. F. Crow. 1998. Rates of spontaneous mutation. Genetics 148:1667–86. Genetics Soc America.</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Fisher, R. A. 1930. The Genetical Theory of Natural Selection. Clarendon Press, Oxford.</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Foster, P. L. 2007. Stress-induced mutagenesis in bacteria. Crit. Rev. Biochem. Mol. Biol. 42:373–9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alhardo, R. S., P. J. Hastings, and S. M. Rosenberg. 2007. Mutation as a stress response and the regulation of evolvability. Crit. Rev. Biochem. Mol. Biol. 42:399–43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avrilets, S. 1996. On phase three of the shifting-balance theory. Evolution (N. Y). 50:1034–1041. JSTOR.</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entile, C. F., S.-C. Yu, S. A. Serrano, P. J. Gerrish, and P. D. Sniegowski. 2011. Competition between high- and higher-mutating strains of Escherichia coli. Biol. Lett. 7:422–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oho, S., and G. Bell. 2000. Mild environmental stress elicits mutations affecting fitness in Chlamydomonas. Proc. R. Soc. B Biol. Sci. 267:123–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ordo, I., and F. Dionisio. 2005. Nonequilibrium model for estimating parameters of deleterious mutations. Phys. Rev. E 71:18–21.</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Gordo, I., L. Perfeito, and A. Sousa. 2011. Fitness effects of mutations in bacteria. J. Mol. Microbiol. Biotechnol. 21:20–3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dany, L. 2003. Adaptive peak shifts in a heterogenous environment. Theor. Popul. Biol. 63:41–51.</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dany, L., and T. Beker. 2003. Fitness-associated recombination on rugged adaptive landscapes. J. Evol. Biol. 16:862–87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igh, J. 1978. The accumulation of deleterious genes in a population - Muller’s Ratchet. Theor. Popul. Biol. 14:251–26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all, L. M. C., and S. K. Henderson-Begg. 2006. Hypermutable bacteria isolated from humans--a critical analysis. Microbiology 152:2505–1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Hartfield, M., and S. P. Otto. 2011. Recombination and hitchhiking of deleterious alleles. Evolution 65:2421–3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eidenreich, E. 2007. Adaptive mutation in Saccharomyces cerevisiae. Crit. Rev. Biochem. Mol. Biol. 42:285–311.</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ang, J. M., N. M. Iovine, and M. J. Blaser. 2006. A paradigm for direct stress-induced mutation in prokaryotes. FASEB J. 20:2476–8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essler, D. A., and H. Levine. 1998. Mutator Dynamics on a Smooth Evolutionary Landscape. Phys. Rev. Lett. 80:2012–201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ibota, T. T., and M. Lynch. 1996. Estimate of the genomic mutation rate deleterious to overall fitness in E. coli. Nature 381:694–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Kivisaar, M. 2010. Mechanisms of stationary-phase mutagenesis in bacteria: mutational processes in pseudomonads. FEMS Microbiol. Lett. 312:1–1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Leigh, E. G. J. 1970. Natural Selection and Mutability. Am. Nat. 104:301–305.</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Loh, E., J. J. Salk, and L. A. Loeb. 2010. Optimization of DNA polymerase mutation rates during bacterial evolution. Proc. Natl. Acad. Sci. 107:1154–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Moore, F. B.-G., and S. J. Tonsor. 1994. A Simulation of Wright’s Shifting-Balance Process: Migration and the Three Phases. Evolution (N. Y). 48:6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Obolski, U., and L. Hadany. 2012. Implications of stress-induced genetic variation for minimizing multidrug resistance in bacteria. BMC Med. 10:1–3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Peck, S. L., S. P. Ellner, and F. Gould. 2000. Varying migration and deme size and the feasibility of the shifting balance. Evolution 54:324–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Ponder, R. G., N. C. Fonville, and S. M. Rosenberg. 2005. A switch from high-fidelity to error-prone DNA double-strand break repair underlies stress-induced mutation. Mol. Cell 19:791–80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Pupo, G. M., and B. J. Richardson. 1995. Biochemical genetics of a natural population of Escherichia coli: seasonal changes in alleles and haplotypes. Microbiology 141:1037–4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Ram, Y., and L. Hadany. 2012. The evolution of stress-induced hypermutation in asexual populations. Evolution (N. Y). 66:2315–2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Rodriguez, G. P., N. V Romanova, G. Bao, N. C. Rouf, Y. W. Kow, and G. F. Crouse. 2012. Mismatch repair-dependent mutagenesis in nondividing cells. Proc. Natl. Acad. Sci. 109:6153–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arp, N. P., and A. F. Agrawal. 2012. Evidence for elevated mutation rates in low-quality genotypes. Proc. Natl. Acad. Sci. 109:6142–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aw, F. H., and C. F. Baer. 2011. Fitness-dependent mutation rates in finite populations. J. Evol. Biol. 24:1677–8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hor, E., C. a. Fox, and J. R. Broach. 2013. The Yeast Environmental Stress Response Regulates Mutagenesis Induced by Proteotoxic Stress. PLoS Genet. 9:e100368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niegowski, P. D., P. J. Gerrish, T. Johnson, and A. Shaver. 2000. The evolution of mutation rates: separating causes from consequences. BioEssays 22:1057–6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niegowski, P. D., P. J. Gerrish, and R. E. Lenski. 1997. Evolution of high mutation rates in experimental populations of E. coli. Nature 387:703–5. Nature Publishing Group.</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Sung, W., M. S. Ackerman, S. F. Miller, T. G. Doak, and M. Lynch. 2012. Drift-barrier hypothesis and mutation-rate evolution. Proc. Natl. Acad. Sci., doi: 10.1073/pnas.121622310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addei, F., M. Radman, J. Maynard Smith, B. Toupance, P.-H. Gouyon, and B. Godelle. 1997. Role of mutator alleles in adaptive evolution. Nature 387:700–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enaillon, O., E. Denamur, and I. Matic. 2004. Evolutionary significance of stress-induced mutagenesis in bacteria. Trends Microbiol. 12:264–7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enaillon, O., H. Le Nagard, B. Godelle, and F. Taddei. 2000. Mutators and sex in bacteria: conflict between adaptive strategies. Proc. Natl. Acad. Sci. 97:10465–70. National Acad Sciences.</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lastRenderedPageBreak/>
        <w:t>Tenaillon, O., F. Taddei, M. Radman, and I. Matic. 2001. Second-order selection in bacterial evolution: selection acting on mutation and recombination rates in the course of adaptation. Res. Microbiol. 152:11–6.</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ade, M., and C. Goodnight. 1991. Wright’s shifting balance theory: an experimental study. Science (80-. ). 253:1015–101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eissman, D. B., M. W. Feldman, and D. S. Fisher. 2010. The rate of fitness-valley crossing in sexual populations. Genetics 186:1389–410.</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hitlock, M. C. 1997. Founder Effects and Peak Shifts Without Genetic Drift: Adaptive Peak Shifts Occur Easily When Environments Fluctuate Slightly. Evolution (N. Y). 51:1044.</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hitlock, M. C. 1995. Variance-Induced Peak Shifts. Evolution (N. Y). 49:252.</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hitlock, M. C., and P. C. Phillips. 2000. The exquisite corpse: a shifting view of the shifting balance. Trends Ecol. Evol. 15:347–348.</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Wright, S. 1931. Evolution in Mendelian Populations. Genetics 16:97–159.</w:t>
      </w:r>
    </w:p>
    <w:p w:rsidR="00134FEB" w:rsidRPr="00134FEB" w:rsidRDefault="00134FEB">
      <w:pPr>
        <w:pStyle w:val="NormalWeb"/>
        <w:divId w:val="1654094021"/>
        <w:rPr>
          <w:rFonts w:ascii="Palatino Linotype" w:hAnsi="Palatino Linotype"/>
          <w:noProof/>
          <w:sz w:val="22"/>
        </w:rPr>
      </w:pPr>
      <w:r w:rsidRPr="00134FEB">
        <w:rPr>
          <w:rFonts w:ascii="Palatino Linotype" w:hAnsi="Palatino Linotype"/>
          <w:noProof/>
          <w:sz w:val="22"/>
        </w:rPr>
        <w:t xml:space="preserve">Wright, S. 1988. Surfaces of selective value revisited. Am. Nat. 131:115–123. </w:t>
      </w:r>
    </w:p>
    <w:p w:rsidR="00347C94" w:rsidRPr="00347C94" w:rsidRDefault="007F0A97" w:rsidP="00134FEB">
      <w:pPr>
        <w:pStyle w:val="NormalWeb"/>
        <w:divId w:val="152569619"/>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BD0663"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lastRenderedPageBreak/>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134FE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w:t>
      </w:r>
      <w:r>
        <w:lastRenderedPageBreak/>
        <w:t>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134FEB">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BD066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4E782E" w:rsidP="002A0DCC">
      <w:pPr>
        <w:keepNext/>
        <w:spacing w:line="480" w:lineRule="auto"/>
        <w:jc w:val="center"/>
      </w:pPr>
      <w:r>
        <w:rPr>
          <w:noProof/>
        </w:rPr>
        <w:drawing>
          <wp:inline distT="0" distB="0" distL="0" distR="0">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bookmarkStart w:id="20" w:name="_GoBack"/>
      <w:bookmarkEnd w:id="20"/>
    </w:p>
    <w:p w:rsidR="003C4248" w:rsidRPr="000D56CE" w:rsidRDefault="003C4248" w:rsidP="002A0DCC">
      <w:pPr>
        <w:pStyle w:val="FigureLegend"/>
        <w:spacing w:line="480" w:lineRule="auto"/>
        <w:rPr>
          <w:lang w:bidi="hi-IN"/>
        </w:rPr>
      </w:pPr>
      <w:bookmarkStart w:id="2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21"/>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w:t>
      </w:r>
      <w:r w:rsidRPr="000D56CE">
        <w:lastRenderedPageBreak/>
        <w:t xml:space="preserve">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drawing>
          <wp:inline distT="0" distB="0" distL="0" distR="0" wp14:anchorId="5BE1E847" wp14:editId="0498C6D6">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450026">
      <w:pPr>
        <w:pStyle w:val="FigureLegend"/>
        <w:spacing w:line="480" w:lineRule="auto"/>
      </w:pPr>
      <w:bookmarkStart w:id="22"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2"/>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671C1A">
        <w:rPr>
          <w:rFonts w:hint="cs"/>
          <w:cs/>
        </w:rPr>
        <w:t>‎</w:t>
      </w:r>
      <w:r w:rsidR="00671C1A">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450026">
        <w:fldChar w:fldCharType="begin"/>
      </w:r>
      <w:r w:rsidR="00450026">
        <w:instrText xml:space="preserve"> REF _Ref374377810 \r \h </w:instrText>
      </w:r>
      <w:r w:rsidR="00450026">
        <w:fldChar w:fldCharType="separate"/>
      </w:r>
      <w:r w:rsidR="00450026">
        <w:rPr>
          <w:rFonts w:hint="cs"/>
          <w:cs/>
        </w:rPr>
        <w:t>‎</w:t>
      </w:r>
      <w:r w:rsidR="00450026">
        <w:t>3.4</w:t>
      </w:r>
      <w:r w:rsidR="00450026">
        <w:fldChar w:fldCharType="end"/>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815102">
        <w:rPr>
          <w:noProof/>
        </w:rPr>
        <w:t>7</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6C8A1536" wp14:editId="085CA3C5">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450026">
      <w:pPr>
        <w:spacing w:line="480" w:lineRule="auto"/>
        <w:jc w:val="center"/>
        <w:rPr>
          <w:sz w:val="16"/>
          <w:szCs w:val="16"/>
        </w:rPr>
      </w:pPr>
      <w:bookmarkStart w:id="23"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3"/>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450026">
        <w:rPr>
          <w:sz w:val="16"/>
          <w:szCs w:val="16"/>
        </w:rPr>
        <w:t>SI).</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xml:space="preserve">,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00450026">
        <w:rPr>
          <w:sz w:val="16"/>
          <w:szCs w:val="16"/>
        </w:rPr>
        <w:t>=10</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6503664D" wp14:editId="4E78787B">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450026">
      <w:pPr>
        <w:pStyle w:val="FigureLegend"/>
        <w:spacing w:line="480" w:lineRule="auto"/>
        <w:rPr>
          <w:rFonts w:eastAsiaTheme="minorEastAsia"/>
          <w:lang w:bidi="hi-IN"/>
        </w:rPr>
      </w:pPr>
      <w:bookmarkStart w:id="24"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4"/>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sidR="00450026">
        <w:rPr>
          <w:lang w:bidi="hi-IN"/>
        </w:rPr>
        <w:t>. Constitutive mutagenesis (CM</w:t>
      </w:r>
      <w:r>
        <w:rPr>
          <w:lang w:bidi="hi-IN"/>
        </w:rPr>
        <w:t xml:space="preserve">)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w:t>
      </w:r>
      <w:r w:rsidR="00450026">
        <w:rPr>
          <w:lang w:bidi="hi-IN"/>
        </w:rPr>
        <w:t>induced mutagenesis (SIM</w:t>
      </w:r>
      <w:r>
        <w:rPr>
          <w:lang w:bidi="hi-IN"/>
        </w:rPr>
        <w:t xml:space="preserve">) increases the mutation rate of stressed or maladapted </w:t>
      </w:r>
      <w:proofErr w:type="gramStart"/>
      <w:r>
        <w:rPr>
          <w:lang w:bidi="hi-IN"/>
        </w:rPr>
        <w:t>individuals</w:t>
      </w:r>
      <w:proofErr w:type="gramEnd"/>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7EB2DEB9" wp14:editId="2F174975">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857502">
      <w:pPr>
        <w:pStyle w:val="Caption"/>
        <w:spacing w:line="480" w:lineRule="auto"/>
        <w:jc w:val="center"/>
        <w:rPr>
          <w:rFonts w:eastAsiaTheme="minorHAnsi"/>
          <w:b w:val="0"/>
          <w:bCs w:val="0"/>
          <w:smallCaps w:val="0"/>
          <w:noProof/>
          <w:color w:val="auto"/>
          <w:spacing w:val="0"/>
          <w:sz w:val="16"/>
          <w:szCs w:val="16"/>
          <w:lang w:bidi="he-IL"/>
        </w:rPr>
      </w:pPr>
      <w:bookmarkStart w:id="25"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5"/>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w:t>
      </w:r>
      <w:r w:rsidR="00857502">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SIM</w:t>
      </w:r>
      <w:r w:rsidR="00857502">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vs. </w:t>
      </w:r>
      <w:r w:rsidR="00857502">
        <w:rPr>
          <w:rFonts w:eastAsiaTheme="minorHAnsi"/>
          <w:b w:val="0"/>
          <w:bCs w:val="0"/>
          <w:smallCaps w:val="0"/>
          <w:noProof/>
          <w:color w:val="auto"/>
          <w:spacing w:val="0"/>
          <w:sz w:val="16"/>
          <w:szCs w:val="16"/>
          <w:lang w:bidi="he-IL"/>
        </w:rPr>
        <w:t>constitutive mutagenesis (</w:t>
      </w:r>
      <w:r w:rsidR="00857502">
        <w:rPr>
          <w:rFonts w:eastAsiaTheme="minorHAnsi"/>
          <w:b w:val="0"/>
          <w:bCs w:val="0"/>
          <w:smallCaps w:val="0"/>
          <w:noProof/>
          <w:color w:val="auto"/>
          <w:spacing w:val="0"/>
          <w:sz w:val="16"/>
          <w:szCs w:val="16"/>
          <w:lang w:bidi="he-IL"/>
        </w:rPr>
        <w:t>CM</w:t>
      </w:r>
      <w:r w:rsidR="00857502">
        <w:rPr>
          <w:rFonts w:eastAsiaTheme="minorHAnsi"/>
          <w:b w:val="0"/>
          <w:bCs w:val="0"/>
          <w:smallCaps w:val="0"/>
          <w:noProof/>
          <w:color w:val="auto"/>
          <w:spacing w:val="0"/>
          <w:sz w:val="16"/>
          <w:szCs w:val="16"/>
          <w:lang w:bidi="he-IL"/>
        </w:rPr>
        <w:t xml:space="preserve">);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 xml:space="preserve">and </w:t>
      </w:r>
      <w:r w:rsidR="00857502">
        <w:rPr>
          <w:rFonts w:eastAsiaTheme="minorHAnsi"/>
          <w:b w:val="0"/>
          <w:bCs w:val="0"/>
          <w:smallCaps w:val="0"/>
          <w:noProof/>
          <w:color w:val="auto"/>
          <w:spacing w:val="0"/>
          <w:sz w:val="16"/>
          <w:szCs w:val="16"/>
          <w:lang w:bidi="he-IL"/>
        </w:rPr>
        <w:t>NM</w:t>
      </w:r>
      <w:r w:rsidR="00857502">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857502">
        <w:rPr>
          <w:rFonts w:eastAsiaTheme="minorHAnsi"/>
          <w:b w:val="0"/>
          <w:bCs w:val="0"/>
          <w:smallCaps w:val="0"/>
          <w:noProof/>
          <w:color w:val="auto"/>
          <w:spacing w:val="0"/>
          <w:sz w:val="16"/>
          <w:szCs w:val="16"/>
          <w:lang w:bidi="he-IL"/>
        </w:rPr>
        <w:t>, while</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0), which shows that SIM is favored by selection.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527A49">
      <w:pPr>
        <w:pStyle w:val="FigureLegend"/>
        <w:spacing w:line="480" w:lineRule="auto"/>
      </w:pPr>
      <w:bookmarkStart w:id="26"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FEB">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FE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FEB">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FE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FE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34FEB">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015D" w:rsidRDefault="00F8015D" w:rsidP="009A122D">
      <w:pPr>
        <w:spacing w:after="0" w:line="240" w:lineRule="auto"/>
      </w:pPr>
      <w:r>
        <w:separator/>
      </w:r>
    </w:p>
  </w:endnote>
  <w:endnote w:type="continuationSeparator" w:id="0">
    <w:p w:rsidR="00F8015D" w:rsidRDefault="00F8015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209FE69-E555-4D8E-BB94-7921ADE18F4A}"/>
    <w:embedBold r:id="rId2" w:fontKey="{9ABD8224-31AF-4004-8B1A-949ED7BEFBAF}"/>
    <w:embedItalic r:id="rId3" w:fontKey="{7A9D85DF-D45A-46DA-BCD9-C0F734C06A63}"/>
    <w:embedBoldItalic r:id="rId4" w:fontKey="{900068F4-03EE-465B-AE63-54B62CBC10A7}"/>
  </w:font>
  <w:font w:name="Tahoma">
    <w:panose1 w:val="020B0604030504040204"/>
    <w:charset w:val="00"/>
    <w:family w:val="swiss"/>
    <w:pitch w:val="variable"/>
    <w:sig w:usb0="E1002EFF" w:usb1="C000605B" w:usb2="00000029" w:usb3="00000000" w:csb0="000101FF" w:csb1="00000000"/>
    <w:embedRegular r:id="rId5" w:fontKey="{26B2370A-496C-4E6D-B3F7-8BB3CDF25641}"/>
  </w:font>
  <w:font w:name="cmr10">
    <w:charset w:val="00"/>
    <w:family w:val="swiss"/>
    <w:pitch w:val="variable"/>
    <w:sig w:usb0="00000003" w:usb1="00000000" w:usb2="00000000" w:usb3="00000000" w:csb0="00000001" w:csb1="00000000"/>
    <w:embedRegular r:id="rId6" w:fontKey="{8C2E5BDE-1BE1-4BFE-AE61-2B58D5FA0B91}"/>
  </w:font>
  <w:font w:name="Cambria Math">
    <w:panose1 w:val="02040503050406030204"/>
    <w:charset w:val="00"/>
    <w:family w:val="roman"/>
    <w:pitch w:val="variable"/>
    <w:sig w:usb0="E00002FF" w:usb1="420024FF" w:usb2="00000000" w:usb3="00000000" w:csb0="0000019F" w:csb1="00000000"/>
    <w:embedItalic r:id="rId7" w:fontKey="{33D4DE80-5835-4296-9BC1-B4D9949ABBA4}"/>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D0663" w:rsidRDefault="00BD0663">
        <w:pPr>
          <w:pStyle w:val="Footer"/>
          <w:jc w:val="center"/>
        </w:pPr>
        <w:r>
          <w:fldChar w:fldCharType="begin"/>
        </w:r>
        <w:r>
          <w:instrText xml:space="preserve"> PAGE   \* MERGEFORMAT </w:instrText>
        </w:r>
        <w:r>
          <w:fldChar w:fldCharType="separate"/>
        </w:r>
        <w:r w:rsidR="004E782E">
          <w:rPr>
            <w:noProof/>
          </w:rPr>
          <w:t>30</w:t>
        </w:r>
        <w:r>
          <w:rPr>
            <w:noProof/>
          </w:rPr>
          <w:fldChar w:fldCharType="end"/>
        </w:r>
      </w:p>
    </w:sdtContent>
  </w:sdt>
  <w:p w:rsidR="00BD0663" w:rsidRDefault="00BD06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015D" w:rsidRDefault="00F8015D" w:rsidP="009A122D">
      <w:pPr>
        <w:spacing w:after="0" w:line="240" w:lineRule="auto"/>
      </w:pPr>
      <w:r>
        <w:separator/>
      </w:r>
    </w:p>
  </w:footnote>
  <w:footnote w:type="continuationSeparator" w:id="0">
    <w:p w:rsidR="00F8015D" w:rsidRDefault="00F8015D"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B74CA"/>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6BDA"/>
    <w:rsid w:val="00450026"/>
    <w:rsid w:val="00453133"/>
    <w:rsid w:val="0045618B"/>
    <w:rsid w:val="00463A01"/>
    <w:rsid w:val="0046652F"/>
    <w:rsid w:val="004703D4"/>
    <w:rsid w:val="00472787"/>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D72"/>
    <w:rsid w:val="00663378"/>
    <w:rsid w:val="00665310"/>
    <w:rsid w:val="0066767E"/>
    <w:rsid w:val="00671C1A"/>
    <w:rsid w:val="006733DF"/>
    <w:rsid w:val="0067436B"/>
    <w:rsid w:val="00683120"/>
    <w:rsid w:val="00683B42"/>
    <w:rsid w:val="006911A5"/>
    <w:rsid w:val="00691767"/>
    <w:rsid w:val="0069770A"/>
    <w:rsid w:val="006A278B"/>
    <w:rsid w:val="006A479B"/>
    <w:rsid w:val="006B774C"/>
    <w:rsid w:val="006B781F"/>
    <w:rsid w:val="006C02DB"/>
    <w:rsid w:val="006D14E9"/>
    <w:rsid w:val="006D3220"/>
    <w:rsid w:val="006D5802"/>
    <w:rsid w:val="006D6585"/>
    <w:rsid w:val="006E04FA"/>
    <w:rsid w:val="006F4747"/>
    <w:rsid w:val="00701833"/>
    <w:rsid w:val="007058D2"/>
    <w:rsid w:val="00720682"/>
    <w:rsid w:val="00723F0C"/>
    <w:rsid w:val="00733446"/>
    <w:rsid w:val="00753267"/>
    <w:rsid w:val="00760FC5"/>
    <w:rsid w:val="0077094B"/>
    <w:rsid w:val="00775F58"/>
    <w:rsid w:val="00785EDE"/>
    <w:rsid w:val="007A2944"/>
    <w:rsid w:val="007B25AD"/>
    <w:rsid w:val="007B5572"/>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25A24"/>
    <w:rsid w:val="00830F34"/>
    <w:rsid w:val="008350C0"/>
    <w:rsid w:val="0085140E"/>
    <w:rsid w:val="00851EBB"/>
    <w:rsid w:val="00857502"/>
    <w:rsid w:val="008643AC"/>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0635"/>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C2BE1"/>
    <w:rsid w:val="00AC498F"/>
    <w:rsid w:val="00AC687F"/>
    <w:rsid w:val="00AC75F5"/>
    <w:rsid w:val="00AD0C7A"/>
    <w:rsid w:val="00AD2B33"/>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5D55"/>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26DA"/>
    <w:rsid w:val="00BC359F"/>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0029"/>
    <w:rsid w:val="00F619A9"/>
    <w:rsid w:val="00F62FFA"/>
    <w:rsid w:val="00F71C83"/>
    <w:rsid w:val="00F76B8B"/>
    <w:rsid w:val="00F8015D"/>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AC95E7-654C-4819-AF5A-86E670C00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4</TotalTime>
  <Pages>32</Pages>
  <Words>42657</Words>
  <Characters>213285</Characters>
  <Application>Microsoft Office Word</Application>
  <DocSecurity>0</DocSecurity>
  <Lines>1777</Lines>
  <Paragraphs>51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55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92</cp:revision>
  <dcterms:created xsi:type="dcterms:W3CDTF">2013-08-25T12:42:00Z</dcterms:created>
  <dcterms:modified xsi:type="dcterms:W3CDTF">2013-12-09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